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5"/>
      <w:commentRangeStart w:id="6"/>
      <w:r w:rsidRPr="00FD4C9D">
        <w:rPr>
          <w:rFonts w:ascii="Times New Roman" w:hAnsi="Times New Roman" w:cs="Times New Roman"/>
          <w:b/>
          <w:bCs/>
          <w:caps/>
          <w:sz w:val="24"/>
          <w:szCs w:val="24"/>
        </w:rPr>
        <w:t>Introduction</w:t>
      </w:r>
      <w:commentRangeEnd w:id="5"/>
      <w:r w:rsidR="005B26BD">
        <w:rPr>
          <w:rStyle w:val="CommentReference"/>
        </w:rPr>
        <w:commentReference w:id="5"/>
      </w:r>
      <w:commentRangeEnd w:id="6"/>
      <w:r w:rsidR="005B26BD">
        <w:rPr>
          <w:rStyle w:val="CommentReference"/>
        </w:rPr>
        <w:commentReference w:id="6"/>
      </w:r>
    </w:p>
    <w:p w14:paraId="27DADEBB"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General decline in forest bird populations</w:t>
      </w:r>
      <w:commentRangeEnd w:id="7"/>
      <w:r w:rsidR="00047F31">
        <w:rPr>
          <w:rStyle w:val="CommentReference"/>
        </w:rPr>
        <w:commentReference w:id="7"/>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r w:rsidRPr="00077911">
        <w:rPr>
          <w:rFonts w:ascii="Times New Roman" w:hAnsi="Times New Roman" w:cs="Times New Roman"/>
          <w:i/>
          <w:sz w:val="24"/>
          <w:szCs w:val="24"/>
        </w:rPr>
        <w:t>Molothrus ater</w:t>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 xml:space="preserve">Potential role of global climate change </w:t>
      </w:r>
      <w:commentRangeEnd w:id="8"/>
      <w:r w:rsidR="00047F31">
        <w:rPr>
          <w:rStyle w:val="CommentReference"/>
        </w:rPr>
        <w:commentReference w:id="8"/>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r w:rsidRPr="00DE42A7">
        <w:rPr>
          <w:rFonts w:ascii="Times New Roman" w:hAnsi="Times New Roman" w:cs="Times New Roman"/>
          <w:i/>
          <w:sz w:val="24"/>
        </w:rPr>
        <w:t>Tachycineta bicolor</w:t>
      </w:r>
      <w:r>
        <w:rPr>
          <w:rFonts w:ascii="Times New Roman" w:hAnsi="Times New Roman" w:cs="Times New Roman"/>
          <w:sz w:val="24"/>
        </w:rPr>
        <w:t>) and pied flycatchers (</w:t>
      </w:r>
      <w:r w:rsidRPr="00DE42A7">
        <w:rPr>
          <w:rFonts w:ascii="Times New Roman" w:hAnsi="Times New Roman" w:cs="Times New Roman"/>
          <w:i/>
          <w:sz w:val="24"/>
        </w:rPr>
        <w:t>Ficedula hypoleuca</w:t>
      </w:r>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9"/>
      <w:r w:rsidRPr="00D77EF1">
        <w:rPr>
          <w:rFonts w:ascii="Times New Roman" w:hAnsi="Times New Roman" w:cs="Times New Roman"/>
          <w:i/>
          <w:sz w:val="24"/>
          <w:szCs w:val="24"/>
        </w:rPr>
        <w:t>Predicted climate changes in the Appalachian Mountains</w:t>
      </w:r>
      <w:commentRangeEnd w:id="9"/>
      <w:r w:rsidR="00047F31">
        <w:rPr>
          <w:rStyle w:val="CommentReference"/>
        </w:rPr>
        <w:commentReference w:id="9"/>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0"/>
      <w:commentRangeStart w:id="11"/>
      <w:r w:rsidRPr="00D77EF1">
        <w:rPr>
          <w:rFonts w:ascii="Times New Roman" w:hAnsi="Times New Roman" w:cs="Times New Roman"/>
          <w:i/>
          <w:sz w:val="24"/>
          <w:szCs w:val="24"/>
        </w:rPr>
        <w:t>Justification</w:t>
      </w:r>
      <w:commentRangeEnd w:id="10"/>
      <w:r w:rsidR="00047F31">
        <w:rPr>
          <w:rStyle w:val="CommentReference"/>
        </w:rPr>
        <w:commentReference w:id="10"/>
      </w:r>
      <w:commentRangeEnd w:id="11"/>
      <w:r w:rsidR="00047F31">
        <w:rPr>
          <w:rStyle w:val="CommentReference"/>
        </w:rPr>
        <w:commentReference w:id="11"/>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Fagus grandifolia</w:t>
      </w:r>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r w:rsidR="0033391A" w:rsidRPr="00F72F13">
        <w:rPr>
          <w:rFonts w:ascii="Times New Roman" w:hAnsi="Times New Roman" w:cs="Times New Roman"/>
          <w:i/>
          <w:sz w:val="24"/>
          <w:szCs w:val="24"/>
        </w:rPr>
        <w:t>Picea rubens</w:t>
      </w:r>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Abies balsamea</w:t>
      </w:r>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Betula papyrifera</w:t>
      </w:r>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Viburnum alnifolium</w:t>
      </w:r>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pensylvanicum</w:t>
      </w:r>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33391A" w:rsidRPr="00D459FC">
        <w:rPr>
          <w:rFonts w:ascii="Times New Roman" w:hAnsi="Times New Roman" w:cs="Times New Roman"/>
          <w:sz w:val="24"/>
        </w:rPr>
        <w:t>Mixed mesophytic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Liriodendron tulipifera</w:t>
      </w:r>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prinus</w:t>
      </w:r>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Q. velutina</w:t>
      </w:r>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spp).</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 xml:space="preserve"> = 1 – (1 – 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sampling site, y = year, r = within-survey replicate, sp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xml:space="preserve">. I fit the models in JAGS (Plummer 2003) using the “jagsUI”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autojags”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r w:rsidR="00926168">
        <w:rPr>
          <w:rFonts w:ascii="Times New Roman" w:hAnsi="Times New Roman" w:cs="Times New Roman"/>
          <w:sz w:val="24"/>
        </w:rPr>
        <w:t>glmer</w:t>
      </w:r>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poisson”, optimizer = “bobyqa” (i.e., a specific optimizing function used by the model), and nAGQ = 0</w:t>
      </w:r>
      <w:r w:rsidR="00B76172">
        <w:rPr>
          <w:rFonts w:ascii="Times New Roman" w:hAnsi="Times New Roman" w:cs="Times New Roman"/>
          <w:sz w:val="24"/>
        </w:rPr>
        <w:t xml:space="preserve">. The nAGQ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 xml:space="preserve">1. I fit the models in JAGS (Plummer 2003) using the “jagsUI”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autojags”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3"/>
      <w:commentRangeStart w:id="14"/>
      <w:r>
        <w:rPr>
          <w:rFonts w:ascii="Times New Roman" w:hAnsi="Times New Roman" w:cs="Times New Roman"/>
          <w:b/>
          <w:bCs/>
          <w:sz w:val="24"/>
          <w:szCs w:val="24"/>
        </w:rPr>
        <w:t>RESULTS</w:t>
      </w:r>
      <w:commentRangeEnd w:id="13"/>
      <w:r w:rsidR="00886779">
        <w:rPr>
          <w:rStyle w:val="CommentReference"/>
        </w:rPr>
        <w:commentReference w:id="13"/>
      </w:r>
      <w:commentRangeEnd w:id="14"/>
      <w:r w:rsidR="00834EC9">
        <w:rPr>
          <w:rStyle w:val="CommentReference"/>
        </w:rPr>
        <w:commentReference w:id="14"/>
      </w:r>
    </w:p>
    <w:p w14:paraId="0FCA0AFF" w14:textId="590B5939" w:rsidR="00B25E8A"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Overall species richness and guild richness</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36AD259" w:rsidR="00886779" w:rsidRDefault="00886779" w:rsidP="007A1808">
      <w:pPr>
        <w:spacing w:line="276" w:lineRule="auto"/>
        <w:rPr>
          <w:rFonts w:ascii="Times New Roman" w:hAnsi="Times New Roman" w:cs="Times New Roman"/>
          <w:sz w:val="24"/>
          <w:szCs w:val="24"/>
        </w:rPr>
      </w:pPr>
    </w:p>
    <w:p w14:paraId="541476B9" w14:textId="0CA11A43" w:rsidR="00354BB5"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Focal forest songbird species</w:t>
      </w: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Sillett, Matthew Ayres, Mike Hallworth, Catherine Johnson, Bob Cooper, Richard Chandler, and Sheryl </w:t>
      </w:r>
      <w:r w:rsidR="008A2F68">
        <w:rPr>
          <w:rFonts w:ascii="Times New Roman" w:hAnsi="Times New Roman" w:cs="Times New Roman"/>
          <w:sz w:val="24"/>
          <w:szCs w:val="24"/>
        </w:rPr>
        <w:lastRenderedPageBreak/>
        <w:t xml:space="preserve">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5" w:name="_Hlk82986315"/>
      <w:r w:rsidRPr="00671020">
        <w:rPr>
          <w:rFonts w:ascii="Times New Roman" w:hAnsi="Times New Roman" w:cs="Times New Roman"/>
          <w:sz w:val="24"/>
        </w:rPr>
        <w:lastRenderedPageBreak/>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lastRenderedPageBreak/>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PP</w:t>
            </w:r>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PP</w:t>
            </w:r>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5"/>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r w:rsidR="00E83288">
        <w:rPr>
          <w:rFonts w:ascii="Times New Roman" w:hAnsi="Times New Roman" w:cs="Times New Roman"/>
          <w:sz w:val="24"/>
          <w:szCs w:val="24"/>
        </w:rPr>
        <w:lastRenderedPageBreak/>
        <w:t>Precip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Total Precip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elev)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elev)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low elev = 461.4 m, mid elev = 609.1 m, high elev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low elev = 706.7 m, mid elev = 927.3 m, high elev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low elev = 546.4 m, mid elev = 977.4 m, high elev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r w:rsidR="007F6B39">
        <w:rPr>
          <w:rFonts w:ascii="Times New Roman" w:hAnsi="Times New Roman" w:cs="Times New Roman"/>
          <w:sz w:val="24"/>
          <w:szCs w:val="24"/>
        </w:rPr>
        <w:lastRenderedPageBreak/>
        <w:t>Precip Current), and total breeding season precipitation during the previous year (Total Precip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elev)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elev = 461.4 m, mid elev = 609.1 m, high elev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elev = 706.7 m, mid elev = 927.3 m, high elev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elev = 546.4 m, mid elev = 977.4 m, high elev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01CB7EDD" w:rsidR="00F65C1D" w:rsidRDefault="00ED42A5"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C965E3" wp14:editId="2A56A8D9">
            <wp:extent cx="5943600" cy="8189562"/>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66D8BBC4" w:rsidR="0046088E"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E80F9B" wp14:editId="2DDBDDCD">
            <wp:extent cx="5943600" cy="8184964"/>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7AFAEC42">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with the same sign (positive or negative)</w:t>
      </w:r>
      <w:r w:rsidR="00FC04B9">
        <w:rPr>
          <w:rFonts w:ascii="Times New Roman" w:hAnsi="Times New Roman" w:cs="Times New Roman"/>
          <w:sz w:val="24"/>
          <w:szCs w:val="24"/>
        </w:rPr>
        <w:t xml:space="preser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elevation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elev = 461.4 m, mid elev = 609.1 m, high elev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elev = 706.7 m, mid elev = 927.3 m, high elev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with the same sign (positive or negative)</w:t>
      </w:r>
      <w:r w:rsidR="00FC04B9">
        <w:rPr>
          <w:rFonts w:ascii="Times New Roman" w:hAnsi="Times New Roman" w:cs="Times New Roman"/>
          <w:sz w:val="24"/>
          <w:szCs w:val="24"/>
        </w:rPr>
        <w:t xml:space="preser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Coccothraustes vespert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atharus gutt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Parkesia noveborac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pinus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Haemorhous purpure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orthylio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rumped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etophaga coronat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Geothlypis formos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Limnothlypis swainsonii</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dominic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Certhi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Junco hyem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r w:rsidRPr="0060238A">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Regulus satrap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1C5732" w:rsidRPr="001C5732">
              <w:rPr>
                <w:rFonts w:ascii="Times New Roman" w:eastAsia="Times New Roman" w:hAnsi="Times New Roman" w:cs="Times New Roman"/>
                <w:i/>
                <w:iCs/>
                <w:color w:val="000000"/>
                <w:sz w:val="24"/>
                <w:szCs w:val="24"/>
              </w:rPr>
              <w:t>Loxia curvirostr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Troglodytes hiemal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Mniotilta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Parkesia motacill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Setophaga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eyed vireo</w:t>
            </w:r>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r w:rsidRPr="00400A7D">
              <w:rPr>
                <w:rFonts w:ascii="Times New Roman" w:eastAsia="Times New Roman" w:hAnsi="Times New Roman" w:cs="Times New Roman"/>
                <w:i/>
                <w:iCs/>
                <w:color w:val="000000"/>
                <w:sz w:val="24"/>
                <w:szCs w:val="24"/>
                <w:lang w:val="es-ES"/>
              </w:rPr>
              <w:t>Vireo olivaceus</w:t>
            </w:r>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r w:rsidRPr="006D7F63">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a ~ dlogis(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tau ~ dgamma(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cov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alpha[sitecov] ~ dnorm(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alpha[sitecov] ~ dgamma(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detcov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beta[detcov] ~ dnorm(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beta[detcov] ~ dgamma(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dnorm(community.occupancy.a, community.occupancy.tau)</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dnorm(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cov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sitecov] ~ dnorm(mu.alpha[sitecov], tau.alpha[sitecov])</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detcov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detcov] ~ dnorm(mu.beta[detcov], tau.beta[detcov])</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dnorm(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tau[region] ~ dgamma(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prob[region] ~ dbeta(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prob[region] ~ dbeta(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site,year])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dnorm(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time.tau[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dbern(wind.prob[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dbern(sky.prob[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inprod(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sitecov.array[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dbern(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adjusted[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p[site, year, replicate, species]) ^ exponent.array[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p[site, year, replicate, species] &lt;- p.adjusted[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dbern(mu.p[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ite.species.richness[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north.guild.richness[site, year] &lt;- inprod(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north.guild[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outh.guild.richness[site, year] &lt;- inprod(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south.guild[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railing.guild.richness[site, year] &lt;- inprod(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r w:rsidRPr="00464FD4">
        <w:rPr>
          <w:rFonts w:ascii="Courier New" w:hAnsi="Courier New" w:cs="Courier New"/>
          <w:sz w:val="20"/>
          <w:szCs w:val="20"/>
        </w:rPr>
        <w:t>trailing.guild[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general.guild.richness[site, year] &lt;- inprod(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 general.guild[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dnorm(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dnorm(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au.rse[species] ~ dgamma(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 dnorm(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tau.rse[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alpha.index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alpha.index] ~ dnorm(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detcov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detcov] ~ dnorm(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dnorm(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tau[region] ~ dgamma(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prob[region] ~ dbeta(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prob[region] ~ dbeta(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dnorm(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ime.tau[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dbern(wind.prob[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dbern(sky.prob[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2] * sitecov.array[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3] * sitecov.array[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4] * sitecov.array[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sitecov.array[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sitecov.array[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sitecov.array[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sitecov.array[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sitecov.array[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current precip</w:t>
      </w:r>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sitecov.array[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previous precip</w:t>
      </w:r>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sitecov.array[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sitecov.array[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sitecov.array[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sitecov.array[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current precip</w:t>
      </w:r>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sitecov.array[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previous precip</w:t>
      </w:r>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sitecov.array[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sitecov.array[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sitecov.array[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current precip</w:t>
      </w:r>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sitecov.array[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previous precip</w:t>
      </w:r>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sitecov.array[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sitecov.array[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sitecov.array[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9] + #elevation x mean current temperature x total current precip</w:t>
      </w:r>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sitecov.array[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dpois(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dbin(p.adjusted[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i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i, species] ~ dbin(p.adjusted[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visit, i,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i,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adjusted[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p[site, year, visit, replicate, species]) ^ exponent.array[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08T15:55:00Z" w:initials="h">
    <w:p w14:paraId="57F4B9D6" w14:textId="696213F5"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6"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7"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8"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9"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0"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1"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3"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4"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3722D" w14:textId="77777777" w:rsidR="00303E31" w:rsidRDefault="00303E31" w:rsidP="000948A3">
      <w:pPr>
        <w:spacing w:after="0" w:line="240" w:lineRule="auto"/>
      </w:pPr>
      <w:r>
        <w:separator/>
      </w:r>
    </w:p>
  </w:endnote>
  <w:endnote w:type="continuationSeparator" w:id="0">
    <w:p w14:paraId="12C6EED4" w14:textId="77777777" w:rsidR="00303E31" w:rsidRDefault="00303E31"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79315" w14:textId="77777777" w:rsidR="00303E31" w:rsidRDefault="00303E31" w:rsidP="000948A3">
      <w:pPr>
        <w:spacing w:after="0" w:line="240" w:lineRule="auto"/>
      </w:pPr>
      <w:r>
        <w:separator/>
      </w:r>
    </w:p>
  </w:footnote>
  <w:footnote w:type="continuationSeparator" w:id="0">
    <w:p w14:paraId="73E55EC5" w14:textId="77777777" w:rsidR="00303E31" w:rsidRDefault="00303E31"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202B"/>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69F7"/>
    <w:rsid w:val="000E746A"/>
    <w:rsid w:val="000E75EE"/>
    <w:rsid w:val="000F21D8"/>
    <w:rsid w:val="000F31C8"/>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1711B"/>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008F"/>
    <w:rsid w:val="001659F3"/>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05FFA"/>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88E"/>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0E50"/>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8BB"/>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4D04"/>
    <w:rsid w:val="007951A9"/>
    <w:rsid w:val="007957A7"/>
    <w:rsid w:val="007A029C"/>
    <w:rsid w:val="007A052C"/>
    <w:rsid w:val="007A1808"/>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35B03"/>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437"/>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519"/>
    <w:rsid w:val="00A60930"/>
    <w:rsid w:val="00A642C1"/>
    <w:rsid w:val="00A70765"/>
    <w:rsid w:val="00A7235D"/>
    <w:rsid w:val="00A72731"/>
    <w:rsid w:val="00A727A5"/>
    <w:rsid w:val="00A72D1C"/>
    <w:rsid w:val="00A73F25"/>
    <w:rsid w:val="00A7555F"/>
    <w:rsid w:val="00A77D11"/>
    <w:rsid w:val="00A82A81"/>
    <w:rsid w:val="00A8424A"/>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4FFA"/>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4EB5"/>
    <w:rsid w:val="00EE54B7"/>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855"/>
    <w:rsid w:val="00F44A63"/>
    <w:rsid w:val="00F44FBA"/>
    <w:rsid w:val="00F4542A"/>
    <w:rsid w:val="00F5101E"/>
    <w:rsid w:val="00F522AA"/>
    <w:rsid w:val="00F60D60"/>
    <w:rsid w:val="00F6127C"/>
    <w:rsid w:val="00F61618"/>
    <w:rsid w:val="00F65C1D"/>
    <w:rsid w:val="00F65D8E"/>
    <w:rsid w:val="00F72F13"/>
    <w:rsid w:val="00F73DE3"/>
    <w:rsid w:val="00F75E18"/>
    <w:rsid w:val="00F7650D"/>
    <w:rsid w:val="00F776EF"/>
    <w:rsid w:val="00F80C79"/>
    <w:rsid w:val="00F8135D"/>
    <w:rsid w:val="00F830D6"/>
    <w:rsid w:val="00F832EF"/>
    <w:rsid w:val="00F858EC"/>
    <w:rsid w:val="00F866D0"/>
    <w:rsid w:val="00F91FAF"/>
    <w:rsid w:val="00F94CCF"/>
    <w:rsid w:val="00F96F93"/>
    <w:rsid w:val="00FA01FD"/>
    <w:rsid w:val="00FA1392"/>
    <w:rsid w:val="00FA179E"/>
    <w:rsid w:val="00FA2D37"/>
    <w:rsid w:val="00FB10D6"/>
    <w:rsid w:val="00FC04B9"/>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7</TotalTime>
  <Pages>136</Pages>
  <Words>40413</Words>
  <Characters>230359</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80</cp:revision>
  <dcterms:created xsi:type="dcterms:W3CDTF">2022-12-14T18:39:00Z</dcterms:created>
  <dcterms:modified xsi:type="dcterms:W3CDTF">2023-02-16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